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8A6684" w14:textId="77777777" w:rsidR="00CF4AE7" w:rsidRDefault="00CF4AE7" w:rsidP="00ED72C0">
      <w:pPr>
        <w:jc w:val="both"/>
        <w:rPr>
          <w:rFonts w:ascii="Times New Roman" w:hAnsi="Times New Roman" w:cs="Times New Roman"/>
          <w:b/>
        </w:rPr>
      </w:pPr>
      <w:r>
        <w:rPr>
          <w:rFonts w:ascii="Times New Roman" w:hAnsi="Times New Roman" w:cs="Times New Roman"/>
          <w:b/>
        </w:rPr>
        <w:t xml:space="preserve">KALI LINUX REVIEW </w:t>
      </w:r>
    </w:p>
    <w:p w14:paraId="3E8B9904" w14:textId="77777777" w:rsidR="004947F1" w:rsidRPr="00D01AC7" w:rsidRDefault="004947F1" w:rsidP="00ED72C0">
      <w:pPr>
        <w:jc w:val="both"/>
        <w:rPr>
          <w:rFonts w:ascii="Times New Roman" w:hAnsi="Times New Roman" w:cs="Times New Roman"/>
          <w:b/>
        </w:rPr>
      </w:pPr>
      <w:r w:rsidRPr="00D01AC7">
        <w:rPr>
          <w:rFonts w:ascii="Times New Roman" w:hAnsi="Times New Roman" w:cs="Times New Roman"/>
          <w:b/>
        </w:rPr>
        <w:t xml:space="preserve">Pros and cons of Kali </w:t>
      </w:r>
      <w:proofErr w:type="spellStart"/>
      <w:r w:rsidRPr="00D01AC7">
        <w:rPr>
          <w:rFonts w:ascii="Times New Roman" w:hAnsi="Times New Roman" w:cs="Times New Roman"/>
          <w:b/>
        </w:rPr>
        <w:t>linux</w:t>
      </w:r>
      <w:proofErr w:type="spellEnd"/>
      <w:r w:rsidRPr="00D01AC7">
        <w:rPr>
          <w:rFonts w:ascii="Times New Roman" w:hAnsi="Times New Roman" w:cs="Times New Roman"/>
          <w:b/>
        </w:rPr>
        <w:t xml:space="preserve"> vs Nessus </w:t>
      </w:r>
    </w:p>
    <w:p w14:paraId="0C79F7BD" w14:textId="5CE9D1C6" w:rsidR="004947F1" w:rsidRPr="00D01AC7" w:rsidRDefault="00265D18" w:rsidP="00ED72C0">
      <w:pPr>
        <w:jc w:val="both"/>
        <w:rPr>
          <w:rFonts w:ascii="Times New Roman" w:hAnsi="Times New Roman" w:cs="Times New Roman"/>
        </w:rPr>
      </w:pPr>
      <w:r w:rsidRPr="00D01AC7">
        <w:rPr>
          <w:rFonts w:ascii="Times New Roman" w:hAnsi="Times New Roman" w:cs="Times New Roman"/>
        </w:rPr>
        <w:t xml:space="preserve">Kali </w:t>
      </w:r>
      <w:r w:rsidR="00D01AC7">
        <w:rPr>
          <w:rFonts w:ascii="Times New Roman" w:hAnsi="Times New Roman" w:cs="Times New Roman"/>
        </w:rPr>
        <w:t>L</w:t>
      </w:r>
      <w:r w:rsidRPr="00D01AC7">
        <w:rPr>
          <w:rFonts w:ascii="Times New Roman" w:hAnsi="Times New Roman" w:cs="Times New Roman"/>
        </w:rPr>
        <w:t>inux contains all tools that be used for methodological attacks which is sometimes dubbed as the swiss army knife for performing penetration testing. However, it requires a substantial technical knowledge to be able to use it proficiently</w:t>
      </w:r>
      <w:r w:rsidR="003E062C">
        <w:rPr>
          <w:rFonts w:ascii="Times New Roman" w:hAnsi="Times New Roman" w:cs="Times New Roman"/>
        </w:rPr>
        <w:t xml:space="preserve"> though some of the tools can be used by script kiddies but not in a methodological approach as a real </w:t>
      </w:r>
      <w:proofErr w:type="spellStart"/>
      <w:r w:rsidR="003E062C">
        <w:rPr>
          <w:rFonts w:ascii="Times New Roman" w:hAnsi="Times New Roman" w:cs="Times New Roman"/>
        </w:rPr>
        <w:t>pentester</w:t>
      </w:r>
      <w:proofErr w:type="spellEnd"/>
      <w:r w:rsidR="003E062C">
        <w:rPr>
          <w:rFonts w:ascii="Times New Roman" w:hAnsi="Times New Roman" w:cs="Times New Roman"/>
        </w:rPr>
        <w:t xml:space="preserve"> would </w:t>
      </w:r>
      <w:r w:rsidR="003E062C">
        <w:rPr>
          <w:rFonts w:ascii="Times New Roman" w:hAnsi="Times New Roman" w:cs="Times New Roman"/>
        </w:rPr>
        <w:fldChar w:fldCharType="begin"/>
      </w:r>
      <w:r w:rsidR="003E062C">
        <w:rPr>
          <w:rFonts w:ascii="Times New Roman" w:hAnsi="Times New Roman" w:cs="Times New Roman"/>
        </w:rPr>
        <w:instrText xml:space="preserve"> ADDIN ZOTERO_ITEM CSL_CITATION {"citationID":"03uiSBvC","properties":{"formattedCitation":"(Leroux, no date)","plainCitation":"(Leroux, no date)","noteIndex":0},"citationItems":[{"id":7830,"uris":["http://zotero.org/users/local/LDFg4dBe/items/LVR98V34"],"uri":["http://zotero.org/users/local/LDFg4dBe/items/LVR98V34"],"itemData":{"id":7830,"type":"post-weblog","abstract":"Kali Linux is not for beginners. Is that true? What is the use of Kali Linux then? Should you use Kali Linux or stick to some other mainstream distribution like Linux Mint or Zorin OS? Read this Kali Linux Review and find out.","container-title":"https://itsfoss.com/","language":"en_US","title":"The Kali Linux Review You Must Read Before You Start Using it","URL":"https://itsfoss.com/kali-linux-review/","author":[{"family":"Leroux","given":"Sylvain"}],"accessed":{"date-parts":[["2021",7,26]]}}}],"schema":"https://github.com/citation-style-language/schema/raw/master/csl-citation.json"} </w:instrText>
      </w:r>
      <w:r w:rsidR="003E062C">
        <w:rPr>
          <w:rFonts w:ascii="Times New Roman" w:hAnsi="Times New Roman" w:cs="Times New Roman"/>
        </w:rPr>
        <w:fldChar w:fldCharType="separate"/>
      </w:r>
      <w:r w:rsidR="003E062C" w:rsidRPr="003E062C">
        <w:rPr>
          <w:rFonts w:ascii="Times New Roman" w:hAnsi="Times New Roman" w:cs="Times New Roman"/>
        </w:rPr>
        <w:t>(Leroux, no date)</w:t>
      </w:r>
      <w:r w:rsidR="003E062C">
        <w:rPr>
          <w:rFonts w:ascii="Times New Roman" w:hAnsi="Times New Roman" w:cs="Times New Roman"/>
        </w:rPr>
        <w:fldChar w:fldCharType="end"/>
      </w:r>
      <w:r w:rsidR="003E062C">
        <w:rPr>
          <w:rFonts w:ascii="Times New Roman" w:hAnsi="Times New Roman" w:cs="Times New Roman"/>
        </w:rPr>
        <w:t xml:space="preserve">.  </w:t>
      </w:r>
    </w:p>
    <w:p w14:paraId="3E21B380" w14:textId="77777777" w:rsidR="00265D18" w:rsidRPr="00D01AC7" w:rsidRDefault="004947F1" w:rsidP="00ED72C0">
      <w:pPr>
        <w:jc w:val="both"/>
        <w:rPr>
          <w:rFonts w:ascii="Times New Roman" w:hAnsi="Times New Roman" w:cs="Times New Roman"/>
        </w:rPr>
      </w:pPr>
      <w:r w:rsidRPr="00D01AC7">
        <w:rPr>
          <w:rFonts w:ascii="Times New Roman" w:hAnsi="Times New Roman" w:cs="Times New Roman"/>
        </w:rPr>
        <w:t xml:space="preserve">Nessus is not just a tool that runs on Kali Linux but a complete vulnerability assessment System (VAS) tools. The advantage of this is that the tool </w:t>
      </w:r>
      <w:proofErr w:type="gramStart"/>
      <w:r w:rsidRPr="00D01AC7">
        <w:rPr>
          <w:rFonts w:ascii="Times New Roman" w:hAnsi="Times New Roman" w:cs="Times New Roman"/>
        </w:rPr>
        <w:t>test</w:t>
      </w:r>
      <w:proofErr w:type="gramEnd"/>
      <w:r w:rsidRPr="00D01AC7">
        <w:rPr>
          <w:rFonts w:ascii="Times New Roman" w:hAnsi="Times New Roman" w:cs="Times New Roman"/>
        </w:rPr>
        <w:t xml:space="preserve"> many aspects of attacks at a go. In addition, there is less human effort in detecting different vulnerability flaws. Though, when automated tools like Nessus is used one can see a dashboard of vulnerabilities detected and their security flaws</w:t>
      </w:r>
      <w:r w:rsidR="00265D18" w:rsidRPr="00D01AC7">
        <w:rPr>
          <w:rFonts w:ascii="Times New Roman" w:hAnsi="Times New Roman" w:cs="Times New Roman"/>
        </w:rPr>
        <w:t xml:space="preserve"> thus, the results can be seen in real time. However, a limitation or disadvantage of using VAS such as Nessus/OpenVAS is that it does not often discover all the flaws. In addition, they are expensive as general license will not give the complete features. </w:t>
      </w:r>
    </w:p>
    <w:p w14:paraId="2DF004ED" w14:textId="77777777" w:rsidR="004947F1" w:rsidRPr="00CF4AE7" w:rsidRDefault="004947F1" w:rsidP="00ED72C0">
      <w:pPr>
        <w:jc w:val="both"/>
        <w:rPr>
          <w:rFonts w:ascii="Times New Roman" w:hAnsi="Times New Roman" w:cs="Times New Roman"/>
          <w:b/>
        </w:rPr>
      </w:pPr>
      <w:r w:rsidRPr="00D01AC7">
        <w:rPr>
          <w:rFonts w:ascii="Times New Roman" w:hAnsi="Times New Roman" w:cs="Times New Roman"/>
          <w:b/>
        </w:rPr>
        <w:t>Has this changed your</w:t>
      </w:r>
      <w:r w:rsidR="00873030">
        <w:rPr>
          <w:rFonts w:ascii="Times New Roman" w:hAnsi="Times New Roman" w:cs="Times New Roman"/>
          <w:b/>
        </w:rPr>
        <w:t xml:space="preserve"> original</w:t>
      </w:r>
      <w:r w:rsidRPr="00D01AC7">
        <w:rPr>
          <w:rFonts w:ascii="Times New Roman" w:hAnsi="Times New Roman" w:cs="Times New Roman"/>
          <w:b/>
        </w:rPr>
        <w:t xml:space="preserve"> evaluation score</w:t>
      </w:r>
      <w:r w:rsidR="00265D18" w:rsidRPr="00D01AC7">
        <w:rPr>
          <w:rFonts w:ascii="Times New Roman" w:hAnsi="Times New Roman" w:cs="Times New Roman"/>
          <w:b/>
        </w:rPr>
        <w:t>?</w:t>
      </w:r>
    </w:p>
    <w:p w14:paraId="6BF9C040" w14:textId="1390920F" w:rsidR="004947F1" w:rsidRDefault="00873030" w:rsidP="00ED72C0">
      <w:pPr>
        <w:jc w:val="both"/>
        <w:rPr>
          <w:rFonts w:ascii="Times New Roman" w:hAnsi="Times New Roman" w:cs="Times New Roman"/>
        </w:rPr>
      </w:pPr>
      <w:r>
        <w:rPr>
          <w:rFonts w:ascii="Times New Roman" w:hAnsi="Times New Roman" w:cs="Times New Roman"/>
        </w:rPr>
        <w:t>This has not changed my original evaluation because in real world penetration testing</w:t>
      </w:r>
      <w:r w:rsidR="00CF4AE7">
        <w:rPr>
          <w:rFonts w:ascii="Times New Roman" w:hAnsi="Times New Roman" w:cs="Times New Roman"/>
        </w:rPr>
        <w:t>,</w:t>
      </w:r>
      <w:r>
        <w:rPr>
          <w:rFonts w:ascii="Times New Roman" w:hAnsi="Times New Roman" w:cs="Times New Roman"/>
        </w:rPr>
        <w:t xml:space="preserve"> most organisation that hire professional penetration testers prefer the adoption of Kali </w:t>
      </w:r>
      <w:r w:rsidR="002C2C11">
        <w:rPr>
          <w:rFonts w:ascii="Times New Roman" w:hAnsi="Times New Roman" w:cs="Times New Roman"/>
        </w:rPr>
        <w:t>L</w:t>
      </w:r>
      <w:r>
        <w:rPr>
          <w:rFonts w:ascii="Times New Roman" w:hAnsi="Times New Roman" w:cs="Times New Roman"/>
        </w:rPr>
        <w:t xml:space="preserve">inux tools and experts that can develop their own tools and write scripts to perform their exploits rather </w:t>
      </w:r>
      <w:r w:rsidR="003316D7">
        <w:rPr>
          <w:rFonts w:ascii="Times New Roman" w:hAnsi="Times New Roman" w:cs="Times New Roman"/>
        </w:rPr>
        <w:t xml:space="preserve">than using an automated tools such as Nessus. </w:t>
      </w:r>
      <w:r w:rsidR="00CF4AE7">
        <w:rPr>
          <w:rFonts w:ascii="Times New Roman" w:hAnsi="Times New Roman" w:cs="Times New Roman"/>
        </w:rPr>
        <w:t>Furthermore</w:t>
      </w:r>
      <w:r w:rsidR="003316D7">
        <w:rPr>
          <w:rFonts w:ascii="Times New Roman" w:hAnsi="Times New Roman" w:cs="Times New Roman"/>
        </w:rPr>
        <w:t xml:space="preserve">, most organisations will have value for the money paid if the penetration tester does not rely on automated tools such as Nessus and OpenVAS. </w:t>
      </w:r>
    </w:p>
    <w:p w14:paraId="2C3FF462" w14:textId="2C8F3084" w:rsidR="003E062C" w:rsidRDefault="003E062C" w:rsidP="00ED72C0">
      <w:pPr>
        <w:jc w:val="both"/>
        <w:rPr>
          <w:rFonts w:ascii="Times New Roman" w:hAnsi="Times New Roman" w:cs="Times New Roman"/>
        </w:rPr>
      </w:pPr>
    </w:p>
    <w:p w14:paraId="0C44F46C" w14:textId="49A5A7D4" w:rsidR="003E062C" w:rsidRPr="003E062C" w:rsidRDefault="003E062C" w:rsidP="00ED72C0">
      <w:pPr>
        <w:jc w:val="both"/>
        <w:rPr>
          <w:rFonts w:ascii="Times New Roman" w:hAnsi="Times New Roman" w:cs="Times New Roman"/>
          <w:b/>
          <w:bCs/>
        </w:rPr>
      </w:pPr>
      <w:r w:rsidRPr="003E062C">
        <w:rPr>
          <w:rFonts w:ascii="Times New Roman" w:hAnsi="Times New Roman" w:cs="Times New Roman"/>
          <w:b/>
          <w:bCs/>
        </w:rPr>
        <w:t xml:space="preserve">References </w:t>
      </w:r>
    </w:p>
    <w:p w14:paraId="6D7358A8" w14:textId="77777777" w:rsidR="003E062C" w:rsidRPr="003E062C" w:rsidRDefault="003E062C" w:rsidP="003E062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3E062C">
        <w:rPr>
          <w:rFonts w:ascii="Times New Roman" w:hAnsi="Times New Roman" w:cs="Times New Roman"/>
        </w:rPr>
        <w:t xml:space="preserve">Leroux, S. (no date) ‘The Kali Linux Review You Must Read Before You Start Using it’, </w:t>
      </w:r>
      <w:r w:rsidRPr="003E062C">
        <w:rPr>
          <w:rFonts w:ascii="Times New Roman" w:hAnsi="Times New Roman" w:cs="Times New Roman"/>
          <w:i/>
          <w:iCs/>
        </w:rPr>
        <w:t>https://itsfoss.com/</w:t>
      </w:r>
      <w:r w:rsidRPr="003E062C">
        <w:rPr>
          <w:rFonts w:ascii="Times New Roman" w:hAnsi="Times New Roman" w:cs="Times New Roman"/>
        </w:rPr>
        <w:t>. Available at: https://itsfoss.com/kali-linux-review/ (Accessed: 26 July 2021).</w:t>
      </w:r>
    </w:p>
    <w:p w14:paraId="732443EF" w14:textId="6E839028" w:rsidR="003E062C" w:rsidRPr="00D01AC7" w:rsidRDefault="003E062C" w:rsidP="00ED72C0">
      <w:pPr>
        <w:jc w:val="both"/>
        <w:rPr>
          <w:rFonts w:ascii="Times New Roman" w:hAnsi="Times New Roman" w:cs="Times New Roman"/>
        </w:rPr>
      </w:pPr>
      <w:r>
        <w:rPr>
          <w:rFonts w:ascii="Times New Roman" w:hAnsi="Times New Roman" w:cs="Times New Roman"/>
        </w:rPr>
        <w:fldChar w:fldCharType="end"/>
      </w:r>
    </w:p>
    <w:sectPr w:rsidR="003E062C" w:rsidRPr="00D01AC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47F1"/>
    <w:rsid w:val="00265D18"/>
    <w:rsid w:val="002C2C11"/>
    <w:rsid w:val="003316D7"/>
    <w:rsid w:val="003E062C"/>
    <w:rsid w:val="004947F1"/>
    <w:rsid w:val="005D4B60"/>
    <w:rsid w:val="00873030"/>
    <w:rsid w:val="008C2CF9"/>
    <w:rsid w:val="008F2B7F"/>
    <w:rsid w:val="00AF7402"/>
    <w:rsid w:val="00CF4AE7"/>
    <w:rsid w:val="00D00610"/>
    <w:rsid w:val="00D01AC7"/>
    <w:rsid w:val="00ED72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1EF444"/>
  <w15:chartTrackingRefBased/>
  <w15:docId w15:val="{F24EBFF0-AF95-4794-A19E-E391E2B84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E062C"/>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429</Words>
  <Characters>2450</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De Montfort University</Company>
  <LinksUpToDate>false</LinksUpToDate>
  <CharactersWithSpaces>2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Fasanmade</dc:creator>
  <cp:keywords/>
  <dc:description/>
  <cp:lastModifiedBy>bami</cp:lastModifiedBy>
  <cp:revision>2</cp:revision>
  <dcterms:created xsi:type="dcterms:W3CDTF">2021-07-26T22:43:00Z</dcterms:created>
  <dcterms:modified xsi:type="dcterms:W3CDTF">2021-07-26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l3sYsRQ"/&gt;&lt;style id="http://www.zotero.org/styles/harvard-cite-them-right" hasBibliography="1" bibliographyStyleHasBeenSet="1"/&gt;&lt;prefs&gt;&lt;pref name="fieldType" value="Field"/&gt;&lt;/prefs&gt;&lt;/data&gt;</vt:lpwstr>
  </property>
</Properties>
</file>